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1FF8DDF"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r w:rsidR="00BF3974">
        <w:rPr>
          <w:color w:val="000000" w:themeColor="text1"/>
        </w:rPr>
        <w:t>.</w:t>
      </w:r>
      <w:r w:rsidR="00AF5C8F">
        <w:rPr>
          <w:color w:val="000000" w:themeColor="text1"/>
        </w:rPr>
        <w:tab/>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6378171F"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xml:space="preserve">. The model parameters were fine-tuned using the following settings shown in Table </w:t>
      </w:r>
      <w:r w:rsidR="00B45792">
        <w:rPr>
          <w:color w:val="000000" w:themeColor="text1"/>
        </w:rPr>
        <w:t>3</w:t>
      </w:r>
      <w:r w:rsidRPr="001A37FC">
        <w:rPr>
          <w:color w:val="000000" w:themeColor="text1"/>
        </w:rPr>
        <w:t>.</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1572019B" w:rsidR="001C7A42" w:rsidRPr="001A37FC" w:rsidRDefault="001C7A42" w:rsidP="001C7A42">
      <w:pPr>
        <w:pStyle w:val="MDPI41tablecaption"/>
        <w:rPr>
          <w:color w:val="000000" w:themeColor="text1"/>
        </w:rPr>
      </w:pPr>
      <w:r w:rsidRPr="001A37FC">
        <w:rPr>
          <w:b/>
          <w:bCs/>
          <w:color w:val="000000" w:themeColor="text1"/>
        </w:rPr>
        <w:t xml:space="preserve">Table </w:t>
      </w:r>
      <w:r w:rsidR="00AF5C8F">
        <w:rPr>
          <w:b/>
          <w:bCs/>
          <w:color w:val="000000" w:themeColor="text1"/>
        </w:rPr>
        <w:t>3</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64192F14"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EB1B7A">
        <w:rPr>
          <w:lang w:val="en-GB"/>
        </w:rPr>
        <w:t>,</w:t>
      </w:r>
      <w:r w:rsidR="00891E50">
        <w:rPr>
          <w:lang w:val="en-GB"/>
        </w:rPr>
        <w:t xml:space="preserve"> as shown in Table 4 below</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18"/>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19"/>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0"/>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t xml:space="preserve">Daneshmandi, H.; Choobineh, A.; Ghaem,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r w:rsidRPr="00F30842">
        <w:rPr>
          <w:i/>
          <w:iCs/>
          <w:color w:val="auto"/>
        </w:rPr>
        <w:t>Haydarpasa Numun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r w:rsidRPr="00F30842">
        <w:rPr>
          <w:i/>
          <w:iCs/>
          <w:color w:val="auto"/>
        </w:rPr>
        <w:t>iScience</w:t>
      </w:r>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101043, doi:10.1016/j.isci.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18–23, doi:10.1016/j.ridd.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30842">
        <w:rPr>
          <w:i/>
          <w:iCs/>
          <w:color w:val="auto"/>
        </w:rPr>
        <w:t>Heliyon</w:t>
      </w:r>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e11059, doi:10.1016/j.heliyon.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59–73, doi:10.1016/j.jtv.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Riofrío, J.C. StraightenUp+: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SitPose: Real-Time Detection of Sitting Posture and Sedentary Behavior Using Ensemble Learning With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t xml:space="preserve">Vermander, P.; Mancisidor, A.; Cabanes, I.; Perez, N. Intelligent Systems for Sitting Posture Monitoring and Anomaly Detection: An Overview. </w:t>
      </w:r>
      <w:r w:rsidRPr="00F30842">
        <w:rPr>
          <w:i/>
          <w:iCs/>
          <w:color w:val="auto"/>
        </w:rPr>
        <w:t>J NeuroEngineering Rehabil</w:t>
      </w:r>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Slivovsky, L.A.; Pentland, A. A Sensing Chair Using Pressure Distribution Sensors. </w:t>
      </w:r>
      <w:r w:rsidRPr="00F30842">
        <w:rPr>
          <w:i/>
          <w:iCs/>
          <w:color w:val="auto"/>
        </w:rPr>
        <w:t>IEEE/ASME Trans. Mechatron.</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Vuohijoki, T.; Poberznik,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Chauhdary,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IEEE Syst. Man Cybern.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Fu, T.; Macleod, A. IntelliChair: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Tanadini, M.; Plüss, S.; Schnüriger,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t xml:space="preserve">Bourahmoune, K.; Ishac, K.; Amagasa,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103432, doi:10.1016/j.bspc.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OpenPos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112900, doi:10.1016/j.sna.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 xml:space="preserve">Luna-Perejón,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LightSit: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Apress: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Neighbour Classifiers - A Tutorial. </w:t>
      </w:r>
      <w:r w:rsidRPr="00F30842">
        <w:rPr>
          <w:i/>
          <w:iCs/>
          <w:color w:val="auto"/>
        </w:rPr>
        <w:t>ACM Comput. Surv.</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t xml:space="preserve">Ishac, K.; Suzuki, K. LifeChair: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HealthSit: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t>Tekscan Tekscan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t>Tekscan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Elbasi, E.; Zreikat, A.I.; Sharsheer,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r w:rsidRPr="00F30842">
        <w:rPr>
          <w:i/>
          <w:iCs/>
          <w:color w:val="auto"/>
        </w:rPr>
        <w:t>PeerJ</w:t>
      </w:r>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Draijer, R.; Holder, S.M.; Brown, L.; Thijssen,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Kingwell,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t xml:space="preserve">Waongenngarm, P.; Rajaratnam, B.S.; Janwantanakul,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Ar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Naxera, J.; Elsig, J.P.; Lorenzetti, S. The Spinal Curvature of Three Different Sitting Positions Analysed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Orías, A.A.E.; Segami, K. Biomechanics of the Lumbar Facet Joint. </w:t>
      </w:r>
      <w:r w:rsidRPr="00F30842">
        <w:rPr>
          <w:i/>
          <w:iCs/>
          <w:color w:val="auto"/>
        </w:rPr>
        <w:t>Spine Surg Relat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Publications Office: LU, 2021;</w:t>
      </w:r>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Nijssen, K.M.R.; Eijsvogels,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Kingwell,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EBBC8" w14:textId="77777777" w:rsidR="00FA0054" w:rsidRDefault="00FA0054">
      <w:pPr>
        <w:spacing w:line="240" w:lineRule="auto"/>
      </w:pPr>
      <w:r>
        <w:separator/>
      </w:r>
    </w:p>
  </w:endnote>
  <w:endnote w:type="continuationSeparator" w:id="0">
    <w:p w14:paraId="308C1E3D" w14:textId="77777777" w:rsidR="00FA0054" w:rsidRDefault="00FA00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AC0C0" w14:textId="77777777" w:rsidR="00FA0054" w:rsidRDefault="00FA0054">
      <w:pPr>
        <w:spacing w:line="240" w:lineRule="auto"/>
      </w:pPr>
      <w:r>
        <w:separator/>
      </w:r>
    </w:p>
  </w:footnote>
  <w:footnote w:type="continuationSeparator" w:id="0">
    <w:p w14:paraId="1867B000" w14:textId="77777777" w:rsidR="00FA0054" w:rsidRDefault="00FA00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1532E8A4"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w:t>
    </w:r>
    <w:r w:rsidR="001F17E8">
      <w:rPr>
        <w:i/>
        <w:sz w:val="16"/>
      </w:rPr>
      <w:t>5</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0DA"/>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7E8"/>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6A4C"/>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3FC"/>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4F1"/>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415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E50"/>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6B9"/>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2F2C"/>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5C8F"/>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792"/>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974"/>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B7A"/>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054"/>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16</TotalTime>
  <Pages>25</Pages>
  <Words>33995</Words>
  <Characters>193773</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8</cp:revision>
  <dcterms:created xsi:type="dcterms:W3CDTF">2025-06-28T08:20:00Z</dcterms:created>
  <dcterms:modified xsi:type="dcterms:W3CDTF">2025-07-0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